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TOCHeading"/>
          </w:pPr>
          <w:r>
            <w:t>Inhaltsverzeichnis</w:t>
          </w:r>
        </w:p>
        <w:p w14:paraId="51D70CBD" w14:textId="40B8AD96" w:rsidR="00155460" w:rsidRDefault="000D3483">
          <w:pPr>
            <w:pStyle w:val="TOC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9957DD">
          <w:pPr>
            <w:pStyle w:val="TOC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9957DD">
          <w:pPr>
            <w:pStyle w:val="TOC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9957DD">
          <w:pPr>
            <w:pStyle w:val="TOC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9957DD">
          <w:pPr>
            <w:pStyle w:val="TOC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9957DD">
          <w:pPr>
            <w:pStyle w:val="TOC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9957DD">
          <w:pPr>
            <w:pStyle w:val="TOC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9957DD">
          <w:pPr>
            <w:pStyle w:val="TOC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9957DD">
          <w:pPr>
            <w:pStyle w:val="TOC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9957DD">
          <w:pPr>
            <w:pStyle w:val="TOC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9957DD">
          <w:pPr>
            <w:pStyle w:val="TOC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9957DD">
          <w:pPr>
            <w:pStyle w:val="TOC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9957DD">
          <w:pPr>
            <w:pStyle w:val="TOC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Heading1"/>
        <w:spacing w:line="360" w:lineRule="auto"/>
        <w:ind w:left="0"/>
        <w:jc w:val="both"/>
        <w:rPr>
          <w:rFonts w:ascii="Arial" w:hAnsi="Arial" w:cs="Arial"/>
          <w:b/>
          <w:bCs/>
        </w:rPr>
      </w:pPr>
      <w:bookmarkStart w:id="0" w:name="_Toc61630151"/>
      <w:bookmarkStart w:id="1" w:name="_Toc61631833"/>
      <w:r w:rsidRPr="00A14CA9">
        <w:rPr>
          <w:rFonts w:ascii="Arial" w:hAnsi="Arial" w:cs="Arial"/>
          <w:b/>
          <w:bCs/>
        </w:rPr>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 xml:space="preserve">With the increasing </w:t>
      </w:r>
      <w:r w:rsidR="009F61AC">
        <w:rPr>
          <w:rFonts w:ascii="Arial" w:hAnsi="Arial" w:cs="Arial"/>
        </w:rPr>
        <w:lastRenderedPageBreak/>
        <w:t>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Heading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Heading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Normal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Heading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Caption"/>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Caption"/>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Heading2"/>
        <w:spacing w:line="360" w:lineRule="auto"/>
        <w:ind w:left="0"/>
        <w:jc w:val="both"/>
        <w:rPr>
          <w:rFonts w:ascii="Arial" w:hAnsi="Arial" w:cs="Arial"/>
        </w:rPr>
      </w:pPr>
      <w:bookmarkStart w:id="8" w:name="_Toc61630155"/>
      <w:bookmarkStart w:id="9" w:name="_Toc61631837"/>
      <w:r w:rsidRPr="00A14CA9">
        <w:rPr>
          <w:rFonts w:ascii="Arial" w:hAnsi="Arial" w:cs="Arial"/>
        </w:rPr>
        <w:t>Open Source Projects in IT-Company Facebook</w:t>
      </w:r>
      <w:bookmarkEnd w:id="8"/>
      <w:bookmarkEnd w:id="9"/>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7777777" w:rsidR="00AD4C09" w:rsidRPr="00056F51" w:rsidRDefault="00AD4C09" w:rsidP="00B174CE">
      <w:pPr>
        <w:spacing w:line="360" w:lineRule="auto"/>
        <w:jc w:val="both"/>
        <w:rPr>
          <w:rFonts w:ascii="Arial" w:hAnsi="Arial" w:cs="Arial"/>
          <w:b/>
          <w:bCs/>
          <w:highlight w:val="lightGray"/>
          <w:lang w:val="de-DE"/>
        </w:rPr>
      </w:pPr>
    </w:p>
    <w:p w14:paraId="097032B9" w14:textId="77777777" w:rsidR="00B01205" w:rsidRPr="00F5426C" w:rsidRDefault="00FD689E" w:rsidP="00D66BBB">
      <w:pPr>
        <w:pStyle w:val="Heading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Heading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Paragraph"/>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9957DD"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Normal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Normal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Paragraph"/>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9957DD"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Paragraph"/>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9957DD"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Paragraph"/>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Heading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Paragraph"/>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9957DD" w:rsidP="00D87332">
      <w:pPr>
        <w:pStyle w:val="ListParagraph"/>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Heading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Heading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Caption"/>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Heading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Heading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Caption"/>
        <w:jc w:val="center"/>
      </w:pPr>
    </w:p>
    <w:p w14:paraId="1C66F02D" w14:textId="3B3809AE" w:rsidR="00F966BB" w:rsidRDefault="000D2FD2" w:rsidP="00F55A70">
      <w:pPr>
        <w:pStyle w:val="Caption"/>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Caption"/>
        <w:jc w:val="center"/>
        <w:rPr>
          <w:sz w:val="22"/>
          <w:szCs w:val="22"/>
        </w:rPr>
      </w:pPr>
      <w:bookmarkStart w:id="25" w:name="_Ref59824154"/>
    </w:p>
    <w:p w14:paraId="6A96E950" w14:textId="48664A3D" w:rsidR="000E3646" w:rsidRPr="001F78EA" w:rsidRDefault="00B34D57" w:rsidP="003A3A6D">
      <w:pPr>
        <w:pStyle w:val="Caption"/>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Heading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Caption"/>
        <w:jc w:val="center"/>
      </w:pPr>
    </w:p>
    <w:p w14:paraId="360FE7D7" w14:textId="77777777" w:rsidR="003A3A6D" w:rsidRDefault="003414D1" w:rsidP="00BA4310">
      <w:pPr>
        <w:pStyle w:val="Caption"/>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Heading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Heading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Caption"/>
        <w:jc w:val="center"/>
      </w:pPr>
    </w:p>
    <w:p w14:paraId="200063C5" w14:textId="071A8935" w:rsidR="00FE5548" w:rsidRDefault="00050FBB" w:rsidP="00050FBB">
      <w:pPr>
        <w:pStyle w:val="Caption"/>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Heading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Heading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leGrid"/>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Paragraph"/>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Paragraph"/>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Paragraph"/>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Paragraph"/>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Paragraph"/>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Paragraph"/>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Paragraph"/>
        <w:numPr>
          <w:ilvl w:val="1"/>
          <w:numId w:val="20"/>
        </w:numPr>
        <w:spacing w:line="360" w:lineRule="auto"/>
        <w:jc w:val="both"/>
        <w:rPr>
          <w:rFonts w:ascii="Arial" w:hAnsi="Arial" w:cs="Arial"/>
          <w:color w:val="C00000"/>
        </w:rPr>
      </w:pPr>
      <w:r>
        <w:rPr>
          <w:rFonts w:ascii="Arial" w:hAnsi="Arial" w:cs="Arial"/>
          <w:color w:val="C00000"/>
        </w:rPr>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Paragraph"/>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leGrid"/>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Normal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Normal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Normal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Heading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Heading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Heading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Caption"/>
        <w:jc w:val="center"/>
      </w:pPr>
    </w:p>
    <w:p w14:paraId="4E95B811" w14:textId="123FFCB0" w:rsidR="00467302" w:rsidRDefault="00176B1C" w:rsidP="00EA67A8">
      <w:pPr>
        <w:pStyle w:val="Caption"/>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753D75" w:rsidRDefault="00C12B9F" w:rsidP="00F07337">
      <w:pPr>
        <w:spacing w:line="360" w:lineRule="auto"/>
        <w:jc w:val="both"/>
        <w:rPr>
          <w:rFonts w:ascii="Arial" w:hAnsi="Arial" w:cs="Arial"/>
          <w:lang w:val="en-GB"/>
        </w:rPr>
      </w:pP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Heading3"/>
        <w:rPr>
          <w:sz w:val="28"/>
          <w:szCs w:val="28"/>
        </w:rPr>
      </w:pPr>
      <w:r>
        <w:rPr>
          <w:sz w:val="28"/>
          <w:szCs w:val="28"/>
        </w:rPr>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Caption"/>
      </w:pPr>
      <w:bookmarkStart w:id="45" w:name="_Ref61623148"/>
    </w:p>
    <w:p w14:paraId="40D8B0E2" w14:textId="77777777" w:rsidR="00EA67A8" w:rsidRDefault="00EA67A8" w:rsidP="00EA67A8">
      <w:pPr>
        <w:pStyle w:val="Caption"/>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89F1342" w14:textId="77777777" w:rsidR="00E2778A" w:rsidRPr="00753D75" w:rsidRDefault="00E2778A" w:rsidP="00EE7F8D">
      <w:pPr>
        <w:spacing w:line="360" w:lineRule="auto"/>
        <w:jc w:val="both"/>
        <w:rPr>
          <w:rFonts w:ascii="Arial" w:hAnsi="Arial" w:cs="Arial"/>
          <w:color w:val="000000" w:themeColor="text1"/>
          <w:lang w:val="en-GB"/>
        </w:rPr>
      </w:pPr>
    </w:p>
    <w:p w14:paraId="011C7190" w14:textId="77777777" w:rsidR="002D7C2F" w:rsidRPr="00753D75" w:rsidRDefault="002D7C2F" w:rsidP="002D7C2F">
      <w:pPr>
        <w:spacing w:line="360" w:lineRule="auto"/>
        <w:jc w:val="both"/>
        <w:rPr>
          <w:rFonts w:ascii="Arial" w:hAnsi="Arial" w:cs="Arial"/>
          <w:color w:val="FF0000"/>
          <w:lang w:val="en-GB"/>
        </w:rPr>
      </w:pPr>
      <w:r w:rsidRPr="00753D75">
        <w:rPr>
          <w:rFonts w:ascii="Arial" w:hAnsi="Arial" w:cs="Arial"/>
          <w:color w:val="FF0000"/>
          <w:lang w:val="en-GB"/>
        </w:rPr>
        <w:t># diese Definition hier in 2.3 packen</w:t>
      </w:r>
    </w:p>
    <w:p w14:paraId="7365AE14" w14:textId="3AF29C7C" w:rsidR="002D7C2F" w:rsidRPr="00E2778A" w:rsidRDefault="002D7C2F" w:rsidP="00EE7F8D">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leGrid"/>
        <w:tblW w:w="0" w:type="auto"/>
        <w:tblLook w:val="04A0" w:firstRow="1" w:lastRow="0" w:firstColumn="1" w:lastColumn="0" w:noHBand="0" w:noVBand="1"/>
      </w:tblPr>
      <w:tblGrid>
        <w:gridCol w:w="3397"/>
        <w:gridCol w:w="5659"/>
      </w:tblGrid>
      <w:tr w:rsidR="002D7C2F" w14:paraId="6926D282" w14:textId="77777777" w:rsidTr="00A32E95">
        <w:tc>
          <w:tcPr>
            <w:tcW w:w="3397" w:type="dxa"/>
            <w:shd w:val="clear" w:color="auto" w:fill="D9D9D9" w:themeFill="background1" w:themeFillShade="D9"/>
          </w:tcPr>
          <w:p w14:paraId="26887FA7" w14:textId="77777777" w:rsidR="002D7C2F" w:rsidRPr="00C03B03"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5AE6F3E1" w14:textId="7B8E6110" w:rsidR="002D7C2F" w:rsidRPr="002D7C2F"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2D7C2F" w14:paraId="23F9B612" w14:textId="77777777" w:rsidTr="00A32E95">
        <w:tc>
          <w:tcPr>
            <w:tcW w:w="3397" w:type="dxa"/>
          </w:tcPr>
          <w:p w14:paraId="1166A1EB"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295E5BEF" w14:textId="414B2CF9" w:rsidR="002D7C2F" w:rsidRDefault="002D7C2F" w:rsidP="00A32E95">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2D7C2F" w14:paraId="03E9A231" w14:textId="77777777" w:rsidTr="00A32E95">
        <w:tc>
          <w:tcPr>
            <w:tcW w:w="3397" w:type="dxa"/>
          </w:tcPr>
          <w:p w14:paraId="3DCA86A3"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1D9BFA9A" w14:textId="260D5855" w:rsidR="002D7C2F" w:rsidRDefault="002D7C2F" w:rsidP="00A32E95">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2D7C2F" w14:paraId="6F7E426E" w14:textId="77777777" w:rsidTr="00A32E95">
        <w:tc>
          <w:tcPr>
            <w:tcW w:w="3397" w:type="dxa"/>
          </w:tcPr>
          <w:p w14:paraId="34FFE6C7"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584523E1" w14:textId="36C2AA10"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2D7C2F" w14:paraId="5FE295DD" w14:textId="77777777" w:rsidTr="00A32E95">
        <w:tc>
          <w:tcPr>
            <w:tcW w:w="3397" w:type="dxa"/>
          </w:tcPr>
          <w:p w14:paraId="59C7720A"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36EE20B" w14:textId="4068191C"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2D7C2F" w14:paraId="625ED208" w14:textId="77777777" w:rsidTr="00A32E95">
        <w:tc>
          <w:tcPr>
            <w:tcW w:w="3397" w:type="dxa"/>
          </w:tcPr>
          <w:p w14:paraId="129C1F45"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0A6867B2" w14:textId="23F2CB79" w:rsidR="002D7C2F" w:rsidRDefault="002D7C2F" w:rsidP="00A32E95">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9807EDE" w14:textId="77777777" w:rsidR="002D7C2F" w:rsidRPr="002D7C2F" w:rsidRDefault="002D7C2F" w:rsidP="00D66BBB">
      <w:pPr>
        <w:spacing w:line="360" w:lineRule="auto"/>
        <w:jc w:val="both"/>
        <w:rPr>
          <w:rFonts w:ascii="Arial" w:hAnsi="Arial" w:cs="Arial"/>
          <w:color w:val="FF0000"/>
        </w:rPr>
      </w:pP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 xml:space="preserve">C3: Business Opportunity: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Heading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Heading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Paragraph"/>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Pr="00753D75" w:rsidRDefault="00CF0225" w:rsidP="00CF0225">
      <w:pPr>
        <w:spacing w:line="360" w:lineRule="auto"/>
        <w:jc w:val="both"/>
        <w:rPr>
          <w:rFonts w:ascii="Arial" w:hAnsi="Arial" w:cs="Arial"/>
          <w:color w:val="C00000"/>
          <w:lang w:val="en-GB"/>
        </w:rPr>
      </w:pPr>
      <w:r w:rsidRPr="00753D75">
        <w:rPr>
          <w:rFonts w:ascii="Arial" w:hAnsi="Arial" w:cs="Arial"/>
          <w:color w:val="C00000"/>
          <w:lang w:val="en-GB"/>
        </w:rPr>
        <w:t>React profit genauso begründen!</w:t>
      </w:r>
    </w:p>
    <w:p w14:paraId="36FA09C9" w14:textId="77777777" w:rsidR="00732122" w:rsidRPr="00753D75" w:rsidRDefault="00732122" w:rsidP="00732122">
      <w:pPr>
        <w:spacing w:line="360" w:lineRule="auto"/>
        <w:jc w:val="both"/>
        <w:rPr>
          <w:rFonts w:ascii="Arial" w:hAnsi="Arial" w:cs="Arial"/>
          <w:color w:val="C00000"/>
          <w:lang w:val="en-GB"/>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Heading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Heading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leGrid"/>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D8E2E0" w14:textId="77777777" w:rsidR="009957DD" w:rsidRDefault="009957DD" w:rsidP="005470F6">
      <w:r>
        <w:separator/>
      </w:r>
    </w:p>
  </w:endnote>
  <w:endnote w:type="continuationSeparator" w:id="0">
    <w:p w14:paraId="4CBD60B5" w14:textId="77777777" w:rsidR="009957DD" w:rsidRDefault="009957D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EndPr>
      <w:rPr>
        <w:rStyle w:val="PageNumber"/>
      </w:rPr>
    </w:sdtEndPr>
    <w:sdtContent>
      <w:p w14:paraId="174B90A9" w14:textId="77777777" w:rsidR="002870FB" w:rsidRDefault="002870FB"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2870FB" w:rsidRDefault="002870FB"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500110"/>
      <w:docPartObj>
        <w:docPartGallery w:val="Page Numbers (Bottom of Page)"/>
        <w:docPartUnique/>
      </w:docPartObj>
    </w:sdtPr>
    <w:sdtEndPr>
      <w:rPr>
        <w:rStyle w:val="PageNumber"/>
      </w:rPr>
    </w:sdtEndPr>
    <w:sdtContent>
      <w:p w14:paraId="44BC3C42" w14:textId="77777777" w:rsidR="002870FB" w:rsidRDefault="002870FB" w:rsidP="008D322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sdtContent>
  </w:sdt>
  <w:p w14:paraId="046084B9" w14:textId="77777777" w:rsidR="002870FB" w:rsidRDefault="002870FB" w:rsidP="005470F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B6453C" w14:textId="77777777" w:rsidR="009957DD" w:rsidRDefault="009957DD" w:rsidP="005470F6">
      <w:r>
        <w:separator/>
      </w:r>
    </w:p>
  </w:footnote>
  <w:footnote w:type="continuationSeparator" w:id="0">
    <w:p w14:paraId="7D7ED8BB" w14:textId="77777777" w:rsidR="009957DD" w:rsidRDefault="009957D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2378</Words>
  <Characters>127560</Characters>
  <Application>Microsoft Office Word</Application>
  <DocSecurity>0</DocSecurity>
  <Lines>1063</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335</cp:revision>
  <dcterms:created xsi:type="dcterms:W3CDTF">2020-12-22T19:19:00Z</dcterms:created>
  <dcterms:modified xsi:type="dcterms:W3CDTF">2021-01-16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